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r w:rsidR="0097673D" w:rsidRPr="00B64138">
        <w:rPr>
          <w:highlight w:val="yellow"/>
        </w:rPr>
        <w:t>Milewski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347F6BD5"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82739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82739D"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commentRangeStart w:id="9"/>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commentRangeEnd w:id="9"/>
      <w:r w:rsidR="00012F66">
        <w:rPr>
          <w:rStyle w:val="CommentReference"/>
          <w:rFonts w:ascii="Times New Roman" w:hAnsiTheme="minorHAnsi"/>
        </w:rPr>
        <w:commentReference w:id="9"/>
      </w:r>
    </w:p>
    <w:p w14:paraId="3BE0333B" w14:textId="1543D1C1" w:rsidR="002C32D6" w:rsidRPr="003F5B2B" w:rsidRDefault="002C32D6" w:rsidP="002C32D6">
      <w:pPr>
        <w:pStyle w:val="BodyText"/>
        <w:rPr>
          <w:i/>
        </w:rPr>
      </w:pPr>
      <w:commentRangeStart w:id="10"/>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commentRangeEnd w:id="10"/>
      <w:r w:rsidR="00690196">
        <w:rPr>
          <w:rStyle w:val="CommentReference"/>
          <w:rFonts w:ascii="Times New Roman" w:hAnsiTheme="minorHAnsi"/>
        </w:rPr>
        <w:commentReference w:id="10"/>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8A29AD1"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w:t>
      </w:r>
      <w:r w:rsidR="00272EF5" w:rsidRPr="00BF37B7">
        <w:rPr>
          <w:highlight w:val="red"/>
        </w:rPr>
        <w:t>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1"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2"/>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2"/>
      <w:r w:rsidR="00A57067">
        <w:rPr>
          <w:rStyle w:val="CommentReference"/>
          <w:rFonts w:ascii="Times New Roman" w:hAnsiTheme="minorHAnsi"/>
        </w:rPr>
        <w:commentReference w:id="12"/>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3"/>
      <w:r w:rsidR="002D35E5">
        <w:t>2017</w:t>
      </w:r>
      <w:commentRangeEnd w:id="13"/>
      <w:r w:rsidR="00AD171B">
        <w:rPr>
          <w:rStyle w:val="CommentReference"/>
          <w:rFonts w:ascii="Times New Roman" w:hAnsiTheme="minorHAnsi"/>
        </w:rPr>
        <w:commentReference w:id="13"/>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bookmarkStart w:id="14" w:name="_GoBack"/>
      <w:bookmarkEnd w:id="14"/>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5"/>
      <w:r w:rsidR="00C250BB">
        <w:t>2018</w:t>
      </w:r>
      <w:commentRangeEnd w:id="15"/>
      <w:r w:rsidR="00D72F4D">
        <w:rPr>
          <w:rStyle w:val="CommentReference"/>
          <w:rFonts w:ascii="Times New Roman" w:hAnsiTheme="minorHAnsi"/>
        </w:rPr>
        <w:commentReference w:id="15"/>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1"/>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6"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6"/>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7"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7"/>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r w:rsidR="00526A7C">
        <w:t>etc.</w:t>
      </w:r>
      <w:r>
        <w:t xml:space="preserve"> bands.</w:t>
      </w:r>
    </w:p>
  </w:comment>
  <w:comment w:id="5"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9" w:author="Ruan Van Mazijk [2]" w:date="2020-01-09T11:20:00Z" w:initials="RVM">
    <w:p w14:paraId="1C3BFE89" w14:textId="2A7D1B9E" w:rsidR="00012F66" w:rsidRDefault="00012F66">
      <w:pPr>
        <w:pStyle w:val="CommentText"/>
      </w:pPr>
      <w:r>
        <w:rPr>
          <w:rStyle w:val="CommentReference"/>
        </w:rPr>
        <w:annotationRef/>
      </w:r>
      <w:r>
        <w:t>Reorder?</w:t>
      </w:r>
    </w:p>
  </w:comment>
  <w:comment w:id="10" w:author="Ruan Van Mazijk [2]" w:date="2020-01-09T11:21:00Z" w:initials="RVM">
    <w:p w14:paraId="69ADA1D6" w14:textId="43069E3B" w:rsidR="00690196" w:rsidRDefault="00690196">
      <w:pPr>
        <w:pStyle w:val="CommentText"/>
      </w:pPr>
      <w:r>
        <w:rPr>
          <w:rStyle w:val="CommentReference"/>
        </w:rPr>
        <w:annotationRef/>
      </w:r>
      <w:r>
        <w:t>Reorder?</w:t>
      </w:r>
    </w:p>
  </w:comment>
  <w:comment w:id="12"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3"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5"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1C3BFE89" w15:done="0"/>
  <w15:commentEx w15:paraId="69ADA1D6"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1C3BFE89" w16cid:durableId="21C18B0E"/>
  <w16cid:commentId w16cid:paraId="69ADA1D6" w16cid:durableId="21C18B26"/>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C974F" w14:textId="77777777" w:rsidR="0082739D" w:rsidRDefault="0082739D">
      <w:pPr>
        <w:spacing w:after="0"/>
      </w:pPr>
      <w:r>
        <w:separator/>
      </w:r>
    </w:p>
  </w:endnote>
  <w:endnote w:type="continuationSeparator" w:id="0">
    <w:p w14:paraId="79F7B118" w14:textId="77777777" w:rsidR="0082739D" w:rsidRDefault="0082739D">
      <w:pPr>
        <w:spacing w:after="0"/>
      </w:pPr>
      <w:r>
        <w:continuationSeparator/>
      </w:r>
    </w:p>
  </w:endnote>
  <w:endnote w:type="continuationNotice" w:id="1">
    <w:p w14:paraId="14A3FADE" w14:textId="77777777" w:rsidR="0082739D" w:rsidRDefault="0082739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EEC05" w14:textId="77777777" w:rsidR="0082739D" w:rsidRDefault="0082739D">
      <w:r>
        <w:separator/>
      </w:r>
    </w:p>
  </w:footnote>
  <w:footnote w:type="continuationSeparator" w:id="0">
    <w:p w14:paraId="19D6A482" w14:textId="77777777" w:rsidR="0082739D" w:rsidRDefault="0082739D">
      <w:r>
        <w:continuationSeparator/>
      </w:r>
    </w:p>
  </w:footnote>
  <w:footnote w:type="continuationNotice" w:id="1">
    <w:p w14:paraId="5A107C02" w14:textId="77777777" w:rsidR="0082739D" w:rsidRDefault="0082739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E0A"/>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1496"/>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2739D"/>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4D30"/>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9ADE5-7988-1442-84E3-E5E34B148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21</Pages>
  <Words>11870</Words>
  <Characters>67662</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7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55</cp:revision>
  <cp:lastPrinted>2020-01-06T10:27:00Z</cp:lastPrinted>
  <dcterms:created xsi:type="dcterms:W3CDTF">2019-12-03T09:32:00Z</dcterms:created>
  <dcterms:modified xsi:type="dcterms:W3CDTF">2020-01-0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